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Microsoft Office User" w:date="2017-01-28T14:12:00Z"/>
          <w:b/>
          <w:sz w:val="36"/>
          <w:u w:val="single"/>
        </w:rPr>
      </w:pPr>
    </w:p>
    <w:p w14:paraId="205286F7" w14:textId="2E9C4705" w:rsidR="00A73F99" w:rsidRDefault="00A73F99">
      <w:pPr>
        <w:rPr>
          <w:ins w:id="3" w:author="Microsoft Office User" w:date="2017-01-28T14:12:00Z"/>
          <w:b/>
          <w:sz w:val="36"/>
          <w:u w:val="single"/>
        </w:rPr>
      </w:pPr>
      <w:ins w:id="4" w:author="Microsoft Office User" w:date="2017-01-28T14:12:00Z">
        <w:r>
          <w:rPr>
            <w:b/>
            <w:sz w:val="36"/>
            <w:u w:val="single"/>
          </w:rPr>
          <w:t>Methods</w:t>
        </w:r>
      </w:ins>
    </w:p>
    <w:p w14:paraId="220DC73C" w14:textId="05A0FA8E" w:rsidR="00A73F99" w:rsidRDefault="00A73F99" w:rsidP="00A73F99">
      <w:pPr>
        <w:pStyle w:val="ListParagraph"/>
        <w:numPr>
          <w:ilvl w:val="0"/>
          <w:numId w:val="2"/>
        </w:numPr>
        <w:rPr>
          <w:ins w:id="5" w:author="Microsoft Office User" w:date="2017-01-28T14:14:00Z"/>
        </w:rPr>
        <w:pPrChange w:id="6" w:author="Microsoft Office User" w:date="2017-01-28T14:13:00Z">
          <w:pPr/>
        </w:pPrChange>
      </w:pPr>
      <w:ins w:id="7" w:author="Microsoft Office User" w:date="2017-01-28T14:14:00Z">
        <w:r>
          <w:t>HOMA?</w:t>
        </w:r>
      </w:ins>
    </w:p>
    <w:p w14:paraId="2834EF54" w14:textId="61CD74FC" w:rsidR="00A73F99" w:rsidRDefault="00A73F99" w:rsidP="00A73F99">
      <w:pPr>
        <w:pStyle w:val="ListParagraph"/>
        <w:numPr>
          <w:ilvl w:val="0"/>
          <w:numId w:val="2"/>
        </w:numPr>
        <w:rPr>
          <w:ins w:id="8" w:author="Microsoft Office User" w:date="2017-01-28T14:14:00Z"/>
        </w:rPr>
        <w:pPrChange w:id="9" w:author="Microsoft Office User" w:date="2017-01-28T14:13:00Z">
          <w:pPr/>
        </w:pPrChange>
      </w:pPr>
      <w:ins w:id="10" w:author="Microsoft Office User" w:date="2017-01-28T14:13:00Z">
        <w:r>
          <w:t>ITT</w:t>
        </w:r>
      </w:ins>
    </w:p>
    <w:p w14:paraId="0BB8BE14" w14:textId="213FA44E" w:rsidR="00A73F99" w:rsidRDefault="00A73F99" w:rsidP="00A73F99">
      <w:pPr>
        <w:pStyle w:val="ListParagraph"/>
        <w:numPr>
          <w:ilvl w:val="0"/>
          <w:numId w:val="2"/>
        </w:numPr>
        <w:rPr>
          <w:ins w:id="11" w:author="Microsoft Office User" w:date="2017-01-28T14:14:00Z"/>
        </w:rPr>
        <w:pPrChange w:id="12" w:author="Microsoft Office User" w:date="2017-01-28T14:13:00Z">
          <w:pPr/>
        </w:pPrChange>
      </w:pPr>
      <w:ins w:id="13" w:author="Microsoft Office User" w:date="2017-01-28T14:14:00Z">
        <w:r>
          <w:t>Clamp (get from metabolic phenotyping core?)</w:t>
        </w:r>
      </w:ins>
    </w:p>
    <w:p w14:paraId="4960CA59" w14:textId="00ACFA28" w:rsidR="00A73F99" w:rsidRDefault="00A73F99" w:rsidP="00A73F99">
      <w:pPr>
        <w:pStyle w:val="ListParagraph"/>
        <w:numPr>
          <w:ilvl w:val="0"/>
          <w:numId w:val="2"/>
        </w:numPr>
        <w:rPr>
          <w:ins w:id="14" w:author="Microsoft Office User" w:date="2017-01-28T14:18:00Z"/>
        </w:rPr>
        <w:pPrChange w:id="15" w:author="Microsoft Office User" w:date="2017-01-28T14:13:00Z">
          <w:pPr/>
        </w:pPrChange>
      </w:pPr>
      <w:ins w:id="16" w:author="Microsoft Office User" w:date="2017-01-28T14:15:00Z">
        <w:r>
          <w:t>Serum ALT-get from Hochberg paper</w:t>
        </w:r>
      </w:ins>
    </w:p>
    <w:p w14:paraId="660855DD" w14:textId="6E02E6CF" w:rsidR="00A73F99" w:rsidRDefault="00A73F99" w:rsidP="00A73F99">
      <w:pPr>
        <w:pStyle w:val="ListParagraph"/>
        <w:numPr>
          <w:ilvl w:val="0"/>
          <w:numId w:val="2"/>
        </w:numPr>
        <w:rPr>
          <w:ins w:id="17" w:author="Microsoft Office User" w:date="2017-01-28T14:15:00Z"/>
        </w:rPr>
        <w:pPrChange w:id="18" w:author="Microsoft Office User" w:date="2017-01-28T14:13:00Z">
          <w:pPr/>
        </w:pPrChange>
      </w:pPr>
      <w:ins w:id="19" w:author="Microsoft Office User" w:date="2017-01-28T14:18:00Z">
        <w:r>
          <w:t xml:space="preserve">Cell culture </w:t>
        </w:r>
      </w:ins>
      <w:bookmarkStart w:id="20" w:name="_GoBack"/>
      <w:bookmarkEnd w:id="20"/>
    </w:p>
    <w:p w14:paraId="43A3DEF3" w14:textId="6E9EC857" w:rsidR="00A73F99" w:rsidRDefault="00A73F99" w:rsidP="00A73F99">
      <w:pPr>
        <w:pStyle w:val="ListParagraph"/>
        <w:numPr>
          <w:ilvl w:val="0"/>
          <w:numId w:val="2"/>
        </w:numPr>
        <w:rPr>
          <w:ins w:id="21" w:author="Microsoft Office User" w:date="2017-01-28T14:16:00Z"/>
        </w:rPr>
        <w:pPrChange w:id="22" w:author="Microsoft Office User" w:date="2017-01-28T14:13:00Z">
          <w:pPr/>
        </w:pPrChange>
      </w:pPr>
      <w:ins w:id="23" w:author="Microsoft Office User" w:date="2017-01-28T14:15:00Z">
        <w:r>
          <w:t>Liver</w:t>
        </w:r>
      </w:ins>
      <w:ins w:id="24" w:author="Microsoft Office User" w:date="2017-01-28T14:16:00Z">
        <w:r>
          <w:t xml:space="preserve"> and cells</w:t>
        </w:r>
      </w:ins>
      <w:ins w:id="25" w:author="Microsoft Office User" w:date="2017-01-28T14:15:00Z">
        <w:r>
          <w:t xml:space="preserve"> TG/TG assay</w:t>
        </w:r>
      </w:ins>
    </w:p>
    <w:p w14:paraId="10FA5515" w14:textId="1942324D" w:rsidR="00A73F99" w:rsidRDefault="00A73F99" w:rsidP="00A73F99">
      <w:pPr>
        <w:pStyle w:val="ListParagraph"/>
        <w:numPr>
          <w:ilvl w:val="0"/>
          <w:numId w:val="2"/>
        </w:numPr>
        <w:rPr>
          <w:ins w:id="26" w:author="Microsoft Office User" w:date="2017-01-28T14:17:00Z"/>
        </w:rPr>
        <w:pPrChange w:id="27" w:author="Microsoft Office User" w:date="2017-01-28T14:13:00Z">
          <w:pPr/>
        </w:pPrChange>
      </w:pPr>
      <w:ins w:id="28" w:author="Microsoft Office User" w:date="2017-01-28T14:17:00Z">
        <w:r>
          <w:t>Liver stains</w:t>
        </w:r>
      </w:ins>
    </w:p>
    <w:p w14:paraId="5C7896E8" w14:textId="7DF6C23A" w:rsidR="00A73F99" w:rsidRDefault="00A73F99" w:rsidP="00A73F99">
      <w:pPr>
        <w:pStyle w:val="ListParagraph"/>
        <w:numPr>
          <w:ilvl w:val="0"/>
          <w:numId w:val="2"/>
        </w:numPr>
        <w:rPr>
          <w:ins w:id="29" w:author="Microsoft Office User" w:date="2017-01-28T14:17:00Z"/>
        </w:rPr>
        <w:pPrChange w:id="30" w:author="Microsoft Office User" w:date="2017-01-28T14:13:00Z">
          <w:pPr/>
        </w:pPrChange>
      </w:pPr>
      <w:ins w:id="31" w:author="Microsoft Office User" w:date="2017-01-28T14:17:00Z">
        <w:r>
          <w:t>qPCR</w:t>
        </w:r>
      </w:ins>
    </w:p>
    <w:p w14:paraId="6C39BC39" w14:textId="7A3D04EF" w:rsidR="00A73F99" w:rsidRDefault="00A73F99" w:rsidP="00A73F99">
      <w:pPr>
        <w:pStyle w:val="ListParagraph"/>
        <w:numPr>
          <w:ilvl w:val="0"/>
          <w:numId w:val="2"/>
        </w:numPr>
        <w:rPr>
          <w:ins w:id="32" w:author="Microsoft Office User" w:date="2017-01-28T14:17:00Z"/>
        </w:rPr>
        <w:pPrChange w:id="33" w:author="Microsoft Office User" w:date="2017-01-28T14:13:00Z">
          <w:pPr/>
        </w:pPrChange>
      </w:pPr>
      <w:ins w:id="34" w:author="Microsoft Office User" w:date="2017-01-28T14:17:00Z">
        <w:r>
          <w:t>Western blotting</w:t>
        </w:r>
      </w:ins>
    </w:p>
    <w:p w14:paraId="7E861E15" w14:textId="3D1EEA1E" w:rsidR="00A73F99" w:rsidRDefault="00A73F99" w:rsidP="00A73F99">
      <w:pPr>
        <w:pStyle w:val="ListParagraph"/>
        <w:numPr>
          <w:ilvl w:val="0"/>
          <w:numId w:val="2"/>
        </w:numPr>
        <w:rPr>
          <w:ins w:id="35" w:author="Microsoft Office User" w:date="2017-01-28T14:17:00Z"/>
        </w:rPr>
        <w:pPrChange w:id="36" w:author="Microsoft Office User" w:date="2017-01-28T14:13:00Z">
          <w:pPr/>
        </w:pPrChange>
      </w:pPr>
      <w:ins w:id="37" w:author="Microsoft Office User" w:date="2017-01-28T14:17:00Z">
        <w:r>
          <w:t>Isoproterenol test</w:t>
        </w:r>
      </w:ins>
    </w:p>
    <w:p w14:paraId="11F34807" w14:textId="77777777" w:rsidR="00A73F99" w:rsidRPr="00A73F99" w:rsidRDefault="00A73F99" w:rsidP="00A73F99">
      <w:pPr>
        <w:pStyle w:val="ListParagraph"/>
        <w:numPr>
          <w:ilvl w:val="0"/>
          <w:numId w:val="2"/>
        </w:numPr>
        <w:rPr>
          <w:ins w:id="38" w:author="Microsoft Office User" w:date="2017-01-28T14:12:00Z"/>
        </w:rPr>
        <w:pPrChange w:id="39" w:author="Microsoft Office User" w:date="2017-01-28T14:13:00Z">
          <w:pPr/>
        </w:pPrChange>
      </w:pPr>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2CDA50AD" w:rsidR="00F0261F" w:rsidRDefault="009B18AB">
      <w:r>
        <w:t xml:space="preserve">Our group </w:t>
      </w:r>
      <w:r w:rsidR="00DD413F">
        <w:t>has previously</w:t>
      </w:r>
      <w:r>
        <w:t xml:space="preserve"> </w:t>
      </w:r>
      <w:r w:rsidR="00DD413F">
        <w:t xml:space="preserve">published data </w:t>
      </w:r>
      <w:del w:id="40" w:author="Microsoft Office User" w:date="2017-01-28T14:02:00Z">
        <w:r w:rsidR="006F2C91" w:rsidDel="00C94253">
          <w:delText>(</w:delText>
        </w:r>
      </w:del>
      <w:ins w:id="41" w:author="Microsoft Office User" w:date="2017-01-28T14:02:00Z">
        <w:r w:rsidR="00C94253">
          <w:fldChar w:fldCharType="begin" w:fldLock="1"/>
        </w:r>
      </w:ins>
      <w:r w:rsidR="00C9425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rsidR="00C94253">
        <w:fldChar w:fldCharType="separate"/>
      </w:r>
      <w:r w:rsidR="00C94253" w:rsidRPr="00C94253">
        <w:rPr>
          <w:noProof/>
        </w:rPr>
        <w:t>(1)</w:t>
      </w:r>
      <w:ins w:id="42" w:author="Microsoft Office User" w:date="2017-01-28T14:02:00Z">
        <w:r w:rsidR="00C94253">
          <w:fldChar w:fldCharType="end"/>
        </w:r>
      </w:ins>
      <w:del w:id="43" w:author="Microsoft Office User" w:date="2017-01-28T14:02:00Z">
        <w:r w:rsidR="006F2C91" w:rsidDel="00C94253">
          <w:delText>)</w:delText>
        </w:r>
      </w:del>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44"/>
      <w:r w:rsidR="0024487D">
        <w:t>The</w:t>
      </w:r>
      <w:commentRangeEnd w:id="44"/>
      <w:r w:rsidR="00D5482B">
        <w:rPr>
          <w:rStyle w:val="CommentReference"/>
        </w:rPr>
        <w:commentReference w:id="44"/>
      </w:r>
      <w:r w:rsidR="0024487D">
        <w:t xml:space="preserve"> presence of Cushing’s in individuals with a high BMI leads to increased insulin resistance (measured by HOMA-IR score), above that of Cushing’s or obesity alone.</w:t>
      </w:r>
      <w:r w:rsidR="00594709">
        <w:t xml:space="preserve"> </w:t>
      </w:r>
      <w:commentRangeStart w:id="45"/>
      <w:r w:rsidR="00594709">
        <w:t>However,</w:t>
      </w:r>
      <w:r w:rsidR="007E0200">
        <w:t xml:space="preserve"> it is not possible to determine when these individuals developed this disease and what their weight status was prior to their diagnosis.</w:t>
      </w:r>
      <w:commentRangeEnd w:id="45"/>
      <w:r w:rsidR="002061D0">
        <w:rPr>
          <w:rStyle w:val="CommentReference"/>
        </w:rPr>
        <w:commentReference w:id="45"/>
      </w:r>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46"/>
      <w:r w:rsidR="00183312">
        <w:t>cite</w:t>
      </w:r>
      <w:commentRangeEnd w:id="46"/>
      <w:r w:rsidR="00C94253">
        <w:rPr>
          <w:rStyle w:val="CommentReference"/>
        </w:rPr>
        <w:commentReference w:id="46"/>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47"/>
      <w:r w:rsidR="007E0200">
        <w:t xml:space="preserve">, </w:t>
      </w:r>
      <w:del w:id="48" w:author="Dave Bridges" w:date="2017-01-24T16:51:00Z">
        <w:r w:rsidR="007E0200" w:rsidDel="000E42FD">
          <w:delText>these mice</w:delText>
        </w:r>
      </w:del>
      <w:ins w:id="49" w:author="Dave Bridges" w:date="2017-01-24T16:51:00Z">
        <w:r w:rsidR="000E42FD">
          <w:t>HFD/dexamethasone</w:t>
        </w:r>
      </w:ins>
      <w:r w:rsidR="007E0200">
        <w:t xml:space="preserve"> </w:t>
      </w:r>
      <w:del w:id="50" w:author="Dave Bridges" w:date="2017-01-24T16:51:00Z">
        <w:r w:rsidR="007E0200" w:rsidDel="000E42FD">
          <w:delText>were hyperglycemic</w:delText>
        </w:r>
      </w:del>
      <w:ins w:id="51" w:author="Dave Bridges" w:date="2017-01-24T16:51:00Z">
        <w:r w:rsidR="000E42FD">
          <w:t>exhibited fasting hyperglycemia</w:t>
        </w:r>
      </w:ins>
      <w:r w:rsidR="007E0200">
        <w:t xml:space="preserve">, </w:t>
      </w:r>
      <w:del w:id="52" w:author="Dave Bridges" w:date="2017-01-24T16:52:00Z">
        <w:r w:rsidR="007E0200" w:rsidDel="000E42FD">
          <w:delText>a condition not seen when mice are treated with dexamethasone or HFD alone</w:delText>
        </w:r>
      </w:del>
      <w:ins w:id="53" w:author="Dave Bridges" w:date="2017-01-24T16:52:00Z">
        <w:r w:rsidR="000E42FD">
          <w:t>with a significant interaction between diet and drug (p=</w:t>
        </w:r>
        <w:r w:rsidR="000E42FD" w:rsidRPr="000E42FD">
          <w:t>0.00009</w:t>
        </w:r>
        <w:r w:rsidR="000E42FD">
          <w:t>)</w:t>
        </w:r>
      </w:ins>
      <w:ins w:id="54" w:author="Dave Bridges" w:date="2017-01-24T16:53:00Z">
        <w:r w:rsidR="000E42FD">
          <w:t>.</w:t>
        </w:r>
      </w:ins>
      <w:commentRangeEnd w:id="47"/>
      <w:ins w:id="55" w:author="Dave Bridges" w:date="2017-01-24T16:57:00Z">
        <w:r w:rsidR="00632E3F">
          <w:rPr>
            <w:rStyle w:val="CommentReference"/>
          </w:rPr>
          <w:commentReference w:id="47"/>
        </w:r>
      </w:ins>
      <w:del w:id="56" w:author="Dave Bridges" w:date="2017-01-24T16:52:00Z">
        <w:r w:rsidR="007E0200" w:rsidDel="000E42FD">
          <w:delText>.</w:delText>
        </w:r>
      </w:del>
    </w:p>
    <w:p w14:paraId="5FE5A37D" w14:textId="77777777" w:rsidR="00C05811" w:rsidRDefault="00C05811" w:rsidP="007E0200"/>
    <w:p w14:paraId="07BDE880" w14:textId="1B8D342B" w:rsidR="00C05811" w:rsidRDefault="00C05811" w:rsidP="007E0200">
      <w:commentRangeStart w:id="57"/>
      <w:r>
        <w:t>Clamp data</w:t>
      </w:r>
      <w:commentRangeEnd w:id="57"/>
      <w:r w:rsidR="00FE4D5F">
        <w:rPr>
          <w:rStyle w:val="CommentReference"/>
        </w:rPr>
        <w:commentReference w:id="57"/>
      </w:r>
    </w:p>
    <w:p w14:paraId="2EDFC7A6" w14:textId="0E94BA79" w:rsidR="006B237B" w:rsidRDefault="006B237B" w:rsidP="004B4E2F">
      <w:pPr>
        <w:pStyle w:val="Heading1"/>
      </w:pPr>
      <w:r>
        <w:lastRenderedPageBreak/>
        <w:t xml:space="preserve">HFD-Induced </w:t>
      </w:r>
      <w:r w:rsidRPr="00350D58">
        <w:t>Liver Steatosis</w:t>
      </w:r>
      <w:r>
        <w:t xml:space="preserve"> is Worsened in Dexamethasone Treated mice</w:t>
      </w:r>
    </w:p>
    <w:p w14:paraId="025C471C" w14:textId="747DF347" w:rsidR="007E0200" w:rsidRDefault="002611CB">
      <w:commentRangeStart w:id="58"/>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elevated in obese Cushing’s patients, </w:t>
      </w:r>
      <w:commentRangeStart w:id="59"/>
      <w:r w:rsidR="00853FDE">
        <w:t>synergistically so in the case of ALT</w:t>
      </w:r>
      <w:ins w:id="60" w:author="Microsoft Office User" w:date="2017-01-28T14:04:00Z">
        <w:r w:rsidR="00C94253">
          <w:t xml:space="preserve"> (Figure 2)</w:t>
        </w:r>
      </w:ins>
      <w:r w:rsidR="00853FDE">
        <w:t>.</w:t>
      </w:r>
      <w:r w:rsidR="00BE5239">
        <w:t xml:space="preserve"> </w:t>
      </w:r>
      <w:commentRangeEnd w:id="58"/>
      <w:r w:rsidR="000E42FD">
        <w:rPr>
          <w:rStyle w:val="CommentReference"/>
        </w:rPr>
        <w:commentReference w:id="58"/>
      </w:r>
      <w:commentRangeEnd w:id="59"/>
      <w:r w:rsidR="000E42FD">
        <w:rPr>
          <w:rStyle w:val="CommentReference"/>
        </w:rPr>
        <w:commentReference w:id="59"/>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61"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62" w:author="Microsoft Office User" w:date="2017-01-28T14:04:00Z">
        <w:r w:rsidR="00C94253">
          <w:t xml:space="preserve"> 2</w:t>
        </w:r>
      </w:ins>
      <w:r w:rsidR="00B97DA4">
        <w:t>).</w:t>
      </w:r>
      <w:r w:rsidR="00B63F75">
        <w:t xml:space="preserve"> </w:t>
      </w:r>
      <w:r w:rsidR="00260B55">
        <w:t>Collagen/trichrome data…</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63"/>
      <w:r w:rsidRPr="00B63F75">
        <w:rPr>
          <w:i/>
        </w:rPr>
        <w:t>Srebf1</w:t>
      </w:r>
      <w:commentRangeEnd w:id="63"/>
      <w:r>
        <w:rPr>
          <w:rStyle w:val="CommentReference"/>
        </w:rPr>
        <w:commentReference w:id="63"/>
      </w:r>
      <w:r>
        <w:t xml:space="preserve"> and </w:t>
      </w:r>
      <w:proofErr w:type="spellStart"/>
      <w:r w:rsidRPr="00B63F75">
        <w:rPr>
          <w:i/>
        </w:rPr>
        <w:t>Fasn</w:t>
      </w:r>
      <w:proofErr w:type="spellEnd"/>
      <w:r>
        <w:t>) was assessed via qPCR (Figure</w:t>
      </w:r>
      <w:ins w:id="64"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65" w:author="Dave Bridges" w:date="2017-01-24T17:24:00Z">
        <w:r w:rsidR="00272418">
          <w:t xml:space="preserve"> of both these enzymes</w:t>
        </w:r>
      </w:ins>
      <w:r w:rsidR="00793D2F">
        <w:t xml:space="preserve"> were </w:t>
      </w:r>
      <w:del w:id="66"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67"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68"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69"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70" w:author="Dave Bridges" w:date="2017-01-24T17:24:00Z">
        <w:r w:rsidR="001D5F06">
          <w:t xml:space="preserve">transcriptional activation of </w:t>
        </w:r>
      </w:ins>
      <w:ins w:id="71"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5DF1ACFE" w:rsidR="00733364" w:rsidRDefault="00D75EF8">
      <w:r>
        <w:t>Dexamethasone treatment lead to decreased body mass in both NCD and HFD groups</w:t>
      </w:r>
      <w:r w:rsidR="00B928EF">
        <w:t xml:space="preserve"> (FIG</w:t>
      </w:r>
      <w:ins w:id="72" w:author="Microsoft Office User" w:date="2017-01-28T14:04:00Z">
        <w:r w:rsidR="00C94253">
          <w:t xml:space="preserve"> 3</w:t>
        </w:r>
      </w:ins>
      <w:r w:rsidR="00B928EF">
        <w:t>)</w:t>
      </w:r>
      <w:r>
        <w:t>.</w:t>
      </w:r>
      <w:r w:rsidR="00B928EF">
        <w:t xml:space="preserve"> The reduced body mass was primarily due to lean mass loss</w:t>
      </w:r>
      <w:r w:rsidR="00567887">
        <w:t>. 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73"/>
      <w:r w:rsidR="00567887">
        <w:t>consumption</w:t>
      </w:r>
      <w:commentRangeEnd w:id="73"/>
      <w:r w:rsidR="00567887">
        <w:rPr>
          <w:rStyle w:val="CommentReference"/>
        </w:rPr>
        <w:commentReference w:id="73"/>
      </w:r>
      <w:r w:rsidR="00567887">
        <w:t>.</w:t>
      </w:r>
    </w:p>
    <w:p w14:paraId="2A9A2FAD" w14:textId="77777777" w:rsidR="0088611F" w:rsidRDefault="0088611F"/>
    <w:p w14:paraId="127165F7" w14:textId="637ED9AE" w:rsidR="0088611F" w:rsidRDefault="0088611F">
      <w:commentRangeStart w:id="74"/>
      <w:r>
        <w:t>Fat cell size</w:t>
      </w:r>
      <w:r w:rsidR="00D422D1">
        <w:t>/inflammation</w:t>
      </w:r>
      <w:r>
        <w:t>…</w:t>
      </w:r>
      <w:commentRangeEnd w:id="74"/>
      <w:r w:rsidR="00FE4D5F">
        <w:rPr>
          <w:rStyle w:val="CommentReference"/>
        </w:rPr>
        <w:commentReference w:id="74"/>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5BA92458"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s in culture</w:t>
      </w:r>
      <w:r w:rsidR="00A23FC6">
        <w:rPr>
          <w:color w:val="000000" w:themeColor="text1"/>
        </w:rPr>
        <w:t xml:space="preserve"> (</w:t>
      </w:r>
      <w:ins w:id="75" w:author="Microsoft Office User" w:date="2017-01-28T14:05:00Z">
        <w:r w:rsidR="00C94253">
          <w:rPr>
            <w:color w:val="000000" w:themeColor="text1"/>
          </w:rPr>
          <w:t xml:space="preserve">figure </w:t>
        </w:r>
      </w:ins>
      <w:del w:id="76" w:author="Microsoft Office User" w:date="2017-01-28T14:05:00Z">
        <w:r w:rsidR="00A23FC6" w:rsidDel="00C94253">
          <w:rPr>
            <w:color w:val="000000" w:themeColor="text1"/>
          </w:rPr>
          <w:delText>figures</w:delText>
        </w:r>
      </w:del>
      <w:ins w:id="77"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proofErr w:type="spellStart"/>
      <w:r w:rsidR="00E00C8F" w:rsidRPr="00E00C8F">
        <w:rPr>
          <w:i/>
          <w:color w:val="000000" w:themeColor="text1"/>
        </w:rPr>
        <w:t>Lipe</w:t>
      </w:r>
      <w:proofErr w:type="spellEnd"/>
      <w:r w:rsidR="00E00C8F">
        <w:rPr>
          <w:color w:val="000000" w:themeColor="text1"/>
        </w:rPr>
        <w:t>) were enhanced</w:t>
      </w:r>
      <w:r w:rsidR="00D76442">
        <w:rPr>
          <w:color w:val="000000" w:themeColor="text1"/>
        </w:rPr>
        <w:t xml:space="preserve"> following dexamethasone treatment</w:t>
      </w:r>
      <w:r w:rsidR="00360BF1">
        <w:rPr>
          <w:color w:val="000000" w:themeColor="text1"/>
        </w:rPr>
        <w:t>.</w:t>
      </w:r>
    </w:p>
    <w:p w14:paraId="7D7D7528" w14:textId="77777777" w:rsidR="00354461" w:rsidRDefault="00354461">
      <w:pPr>
        <w:rPr>
          <w:color w:val="000000" w:themeColor="text1"/>
        </w:rPr>
      </w:pPr>
    </w:p>
    <w:p w14:paraId="6D386A0D" w14:textId="02E436FD"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78" w:author="Microsoft Office User" w:date="2017-01-28T14:05:00Z">
        <w:r w:rsidR="00C94253">
          <w:rPr>
            <w:color w:val="000000" w:themeColor="text1"/>
          </w:rPr>
          <w:t xml:space="preserve"> 4</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w:t>
      </w:r>
      <w:proofErr w:type="spellStart"/>
      <w:r>
        <w:rPr>
          <w:color w:val="000000" w:themeColor="text1"/>
        </w:rPr>
        <w:t>lipolytic</w:t>
      </w:r>
      <w:proofErr w:type="spellEnd"/>
      <w:r>
        <w:rPr>
          <w:color w:val="000000" w:themeColor="text1"/>
        </w:rPr>
        <w:t xml:space="preserve"> genes in these mice </w:t>
      </w:r>
    </w:p>
    <w:p w14:paraId="30150844" w14:textId="77777777" w:rsidR="00EA22A1" w:rsidRDefault="00EA22A1">
      <w:pPr>
        <w:rPr>
          <w:color w:val="000000" w:themeColor="text1"/>
        </w:rPr>
      </w:pPr>
    </w:p>
    <w:p w14:paraId="31EAF1F2" w14:textId="5293843A" w:rsidR="00EA22A1" w:rsidRDefault="00EA22A1">
      <w:pPr>
        <w:rPr>
          <w:color w:val="000000" w:themeColor="text1"/>
        </w:rPr>
      </w:pPr>
      <w:r>
        <w:rPr>
          <w:color w:val="000000" w:themeColor="text1"/>
        </w:rPr>
        <w:t>These data show that glucocorticoids directly stimulate lipolysis in adipose tissue.</w:t>
      </w:r>
    </w:p>
    <w:p w14:paraId="77946D7E" w14:textId="7C749776" w:rsidR="00472706" w:rsidRPr="00472706" w:rsidRDefault="00472706" w:rsidP="00472706">
      <w:pPr>
        <w:pStyle w:val="Heading1"/>
      </w:pPr>
      <w:r>
        <w:t>Dexamethasone-Induced Lipolysis is increased in HFD-Fed Mice</w:t>
      </w:r>
    </w:p>
    <w:p w14:paraId="4E33D16B" w14:textId="6C345590"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79" w:author="Microsoft Office User" w:date="2017-01-28T14:07:00Z">
        <w:r w:rsidR="007B1901">
          <w:rPr>
            <w:color w:val="000000" w:themeColor="text1"/>
          </w:rPr>
          <w:t xml:space="preserve"> 5</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Similarly, was elevated in dexamethasone treated animals and there was a significant interaction between drug and diet (</w:t>
      </w:r>
      <w:r w:rsidR="00372755">
        <w:rPr>
          <w:color w:val="000000" w:themeColor="text1"/>
        </w:rPr>
        <w:t>p value).</w:t>
      </w:r>
      <w:r w:rsidR="00A32C48">
        <w:rPr>
          <w:color w:val="000000" w:themeColor="text1"/>
        </w:rPr>
        <w:t xml:space="preserve"> </w:t>
      </w:r>
    </w:p>
    <w:p w14:paraId="3CA18E0C" w14:textId="77777777" w:rsidR="00EA22A1" w:rsidRDefault="00EA22A1">
      <w:pPr>
        <w:rPr>
          <w:color w:val="000000" w:themeColor="text1"/>
        </w:rPr>
      </w:pPr>
    </w:p>
    <w:p w14:paraId="6BE202EB" w14:textId="521663AA" w:rsidR="00EA22A1" w:rsidRDefault="00EA22A1" w:rsidP="00EA22A1">
      <w:pPr>
        <w:rPr>
          <w:color w:val="000000" w:themeColor="text1"/>
        </w:rPr>
      </w:pPr>
      <w:r>
        <w:rPr>
          <w:color w:val="000000" w:themeColor="text1"/>
        </w:rPr>
        <w:t xml:space="preserve">We also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ATGL </w:t>
      </w:r>
      <w:commentRangeStart w:id="80"/>
      <w:r w:rsidR="00250376">
        <w:rPr>
          <w:color w:val="000000" w:themeColor="text1"/>
        </w:rPr>
        <w:t>and</w:t>
      </w:r>
      <w:commentRangeEnd w:id="80"/>
      <w:r w:rsidR="00CB723C">
        <w:rPr>
          <w:rStyle w:val="CommentReference"/>
        </w:rPr>
        <w:commentReference w:id="80"/>
      </w:r>
      <w:r w:rsidR="00250376">
        <w:rPr>
          <w:color w:val="000000" w:themeColor="text1"/>
        </w:rPr>
        <w:t xml:space="preserve"> HSL,</w:t>
      </w:r>
      <w:r>
        <w:rPr>
          <w:color w:val="000000" w:themeColor="text1"/>
        </w:rPr>
        <w:t xml:space="preserve"> in the </w:t>
      </w:r>
      <w:proofErr w:type="spellStart"/>
      <w:r>
        <w:rPr>
          <w:color w:val="000000" w:themeColor="text1"/>
        </w:rPr>
        <w:t>iWAT</w:t>
      </w:r>
      <w:proofErr w:type="spellEnd"/>
      <w:r>
        <w:rPr>
          <w:color w:val="000000" w:themeColor="text1"/>
        </w:rPr>
        <w:t xml:space="preserve"> of these mice. Consistent with the above findings, expression was elevated in the dexamethasone-treated groups and there was a significant interaction of drug and diet</w:t>
      </w:r>
      <w:r w:rsidR="00250376">
        <w:rPr>
          <w:color w:val="000000" w:themeColor="text1"/>
        </w:rPr>
        <w:t xml:space="preserve">. </w:t>
      </w:r>
      <w:r>
        <w:rPr>
          <w:color w:val="000000" w:themeColor="text1"/>
        </w:rPr>
        <w:t>These d</w:t>
      </w:r>
      <w:r w:rsidR="00DD385B">
        <w:rPr>
          <w:color w:val="000000" w:themeColor="text1"/>
        </w:rPr>
        <w:t>ata show that glucocorticoid-stimulated lipolysis</w:t>
      </w:r>
      <w:r>
        <w:rPr>
          <w:color w:val="000000" w:themeColor="text1"/>
        </w:rPr>
        <w:t xml:space="preserve"> is augmented in the context of obesity.</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81" w:author="Microsoft Office User" w:date="2017-01-28T14:12:00Z"/>
          <w:b/>
          <w:sz w:val="36"/>
          <w:u w:val="single"/>
        </w:rPr>
      </w:pPr>
      <w:ins w:id="82" w:author="Microsoft Office User" w:date="2017-01-28T14:13:00Z">
        <w:r>
          <w:rPr>
            <w:b/>
            <w:sz w:val="36"/>
            <w:u w:val="single"/>
          </w:rPr>
          <w:t>Discussion</w:t>
        </w:r>
      </w:ins>
    </w:p>
    <w:p w14:paraId="7ED9144C" w14:textId="59394218" w:rsidR="00210C84" w:rsidDel="00A73F99" w:rsidRDefault="00210C84" w:rsidP="00EA22A1">
      <w:pPr>
        <w:rPr>
          <w:del w:id="83" w:author="Microsoft Office User" w:date="2017-01-28T14:12:00Z"/>
          <w:color w:val="000000" w:themeColor="text1"/>
        </w:rPr>
      </w:pPr>
      <w:del w:id="84" w:author="Microsoft Office User" w:date="2017-01-28T14:12:00Z">
        <w:r w:rsidDel="00A73F99">
          <w:rPr>
            <w:color w:val="000000" w:themeColor="text1"/>
          </w:rPr>
          <w:delText>Discussion</w:delText>
        </w:r>
      </w:del>
    </w:p>
    <w:p w14:paraId="68EC918E" w14:textId="77777777" w:rsidR="00210C84" w:rsidRDefault="00210C84" w:rsidP="00EA22A1">
      <w:pPr>
        <w:rPr>
          <w:color w:val="000000" w:themeColor="text1"/>
        </w:rPr>
      </w:pPr>
    </w:p>
    <w:p w14:paraId="5896D194" w14:textId="77777777" w:rsidR="00EA22A1" w:rsidRDefault="00EA22A1" w:rsidP="00EA22A1">
      <w:pPr>
        <w:rPr>
          <w:color w:val="000000" w:themeColor="text1"/>
        </w:rPr>
      </w:pPr>
    </w:p>
    <w:p w14:paraId="1CD3293E" w14:textId="77777777" w:rsidR="00EA22A1" w:rsidRPr="00A90B16" w:rsidRDefault="00EA22A1">
      <w:pPr>
        <w:rPr>
          <w:color w:val="000000" w:themeColor="text1"/>
        </w:rPr>
      </w:pPr>
    </w:p>
    <w:sectPr w:rsidR="00EA22A1" w:rsidRPr="00A90B1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4"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 xml:space="preserve">Should say something about how there was no significant differences in BMI in the control vs </w:t>
      </w:r>
      <w:proofErr w:type="spellStart"/>
      <w:r>
        <w:t>cushings</w:t>
      </w:r>
      <w:proofErr w:type="spellEnd"/>
      <w:r>
        <w:t xml:space="preserve">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45" w:author="Microsoft Office User" w:date="2017-01-20T01:37:00Z" w:initials="Office">
    <w:p w14:paraId="507137C1" w14:textId="1B9E1094" w:rsidR="002061D0" w:rsidRDefault="002061D0">
      <w:pPr>
        <w:pStyle w:val="CommentText"/>
      </w:pPr>
      <w:r>
        <w:rPr>
          <w:rStyle w:val="CommentReference"/>
        </w:rPr>
        <w:annotationRef/>
      </w:r>
      <w:r w:rsidR="002063A6">
        <w:t>May need to move this to discussion section</w:t>
      </w:r>
    </w:p>
  </w:comment>
  <w:comment w:id="46"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7"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57"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58" w:author="Dave Bridges" w:date="2017-01-24T16:50:00Z" w:initials="DB">
    <w:p w14:paraId="19F887D9" w14:textId="387D9C2B" w:rsidR="000E42FD" w:rsidRDefault="000E42FD">
      <w:pPr>
        <w:pStyle w:val="CommentText"/>
      </w:pPr>
      <w:r>
        <w:rPr>
          <w:rStyle w:val="CommentReference"/>
        </w:rPr>
        <w:annotationRef/>
      </w:r>
      <w:proofErr w:type="spellStart"/>
      <w:r>
        <w:t>Lets</w:t>
      </w:r>
      <w:proofErr w:type="spellEnd"/>
      <w:r>
        <w:t xml:space="preserve"> just use ALT, I don’t know that we can make room for AST</w:t>
      </w:r>
    </w:p>
  </w:comment>
  <w:comment w:id="59"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63"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73"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74" w:author="Dave Bridges" w:date="2017-01-20T15:16:00Z" w:initials="DB">
    <w:p w14:paraId="3EC0941D" w14:textId="5D248833" w:rsidR="00FE4D5F" w:rsidRDefault="00FE4D5F">
      <w:pPr>
        <w:pStyle w:val="CommentText"/>
      </w:pPr>
      <w:r>
        <w:rPr>
          <w:rStyle w:val="CommentReference"/>
        </w:rPr>
        <w:annotationRef/>
      </w:r>
      <w:r>
        <w:t xml:space="preserve">Talk about fat cell size </w:t>
      </w:r>
      <w:proofErr w:type="spellStart"/>
      <w:r>
        <w:t>imflammation</w:t>
      </w:r>
      <w:proofErr w:type="spellEnd"/>
      <w:r>
        <w:t xml:space="preserve"> stuff</w:t>
      </w:r>
    </w:p>
  </w:comment>
  <w:comment w:id="80"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EA82FA" w15:done="0"/>
  <w15:commentEx w15:paraId="507137C1" w15:done="0"/>
  <w15:commentEx w15:paraId="4E55D6FC" w15:done="0"/>
  <w15:commentEx w15:paraId="5E65B0C5" w15:done="0"/>
  <w15:commentEx w15:paraId="74735825" w15:done="0"/>
  <w15:commentEx w15:paraId="19F887D9" w15:done="0"/>
  <w15:commentEx w15:paraId="473C907D" w15:done="0"/>
  <w15:commentEx w15:paraId="48B316BF" w15:done="0"/>
  <w15:commentEx w15:paraId="4452D1E8" w15:done="0"/>
  <w15:commentEx w15:paraId="3EC0941D" w15:done="0"/>
  <w15:commentEx w15:paraId="4A4BAC8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4DD33AC"/>
    <w:multiLevelType w:val="hybridMultilevel"/>
    <w:tmpl w:val="F73C4B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80C82"/>
    <w:rsid w:val="000A0353"/>
    <w:rsid w:val="000B1E71"/>
    <w:rsid w:val="000B4C29"/>
    <w:rsid w:val="000C2D45"/>
    <w:rsid w:val="000E42FD"/>
    <w:rsid w:val="00107E28"/>
    <w:rsid w:val="00137675"/>
    <w:rsid w:val="00155148"/>
    <w:rsid w:val="00166860"/>
    <w:rsid w:val="00183312"/>
    <w:rsid w:val="00196E54"/>
    <w:rsid w:val="001D5F06"/>
    <w:rsid w:val="001E535C"/>
    <w:rsid w:val="002061D0"/>
    <w:rsid w:val="002063A6"/>
    <w:rsid w:val="00210C84"/>
    <w:rsid w:val="0024487D"/>
    <w:rsid w:val="00250376"/>
    <w:rsid w:val="00260B55"/>
    <w:rsid w:val="002611CB"/>
    <w:rsid w:val="00272418"/>
    <w:rsid w:val="0029021E"/>
    <w:rsid w:val="002A443E"/>
    <w:rsid w:val="002C7B71"/>
    <w:rsid w:val="002E6E28"/>
    <w:rsid w:val="00310724"/>
    <w:rsid w:val="00326112"/>
    <w:rsid w:val="00354461"/>
    <w:rsid w:val="00360BF1"/>
    <w:rsid w:val="00363DED"/>
    <w:rsid w:val="00372755"/>
    <w:rsid w:val="00386EB6"/>
    <w:rsid w:val="00387B82"/>
    <w:rsid w:val="003C41CC"/>
    <w:rsid w:val="003E081E"/>
    <w:rsid w:val="003E7C21"/>
    <w:rsid w:val="004205E6"/>
    <w:rsid w:val="00461855"/>
    <w:rsid w:val="00472706"/>
    <w:rsid w:val="00481EB2"/>
    <w:rsid w:val="00486FEB"/>
    <w:rsid w:val="004A5E48"/>
    <w:rsid w:val="004B4E2F"/>
    <w:rsid w:val="004C0A2B"/>
    <w:rsid w:val="004E70A0"/>
    <w:rsid w:val="005037E7"/>
    <w:rsid w:val="00567887"/>
    <w:rsid w:val="005920A2"/>
    <w:rsid w:val="00594709"/>
    <w:rsid w:val="005C652C"/>
    <w:rsid w:val="00603402"/>
    <w:rsid w:val="00627CF3"/>
    <w:rsid w:val="00632E3F"/>
    <w:rsid w:val="0064405D"/>
    <w:rsid w:val="006860F0"/>
    <w:rsid w:val="006B18E4"/>
    <w:rsid w:val="006B237B"/>
    <w:rsid w:val="006E12A6"/>
    <w:rsid w:val="006F2C91"/>
    <w:rsid w:val="00703169"/>
    <w:rsid w:val="00724905"/>
    <w:rsid w:val="00733364"/>
    <w:rsid w:val="00787132"/>
    <w:rsid w:val="00793D2F"/>
    <w:rsid w:val="007B1901"/>
    <w:rsid w:val="007E0200"/>
    <w:rsid w:val="00822ACC"/>
    <w:rsid w:val="008254B0"/>
    <w:rsid w:val="00832CF5"/>
    <w:rsid w:val="00853FDE"/>
    <w:rsid w:val="00873530"/>
    <w:rsid w:val="008743C7"/>
    <w:rsid w:val="00883A07"/>
    <w:rsid w:val="0088611F"/>
    <w:rsid w:val="008943A7"/>
    <w:rsid w:val="008B71EA"/>
    <w:rsid w:val="008C3E9A"/>
    <w:rsid w:val="009328A5"/>
    <w:rsid w:val="009706A0"/>
    <w:rsid w:val="00995D4C"/>
    <w:rsid w:val="009B18AB"/>
    <w:rsid w:val="009D230D"/>
    <w:rsid w:val="00A112BE"/>
    <w:rsid w:val="00A1503D"/>
    <w:rsid w:val="00A23FC6"/>
    <w:rsid w:val="00A32C48"/>
    <w:rsid w:val="00A4746A"/>
    <w:rsid w:val="00A73F99"/>
    <w:rsid w:val="00A90B16"/>
    <w:rsid w:val="00AA065C"/>
    <w:rsid w:val="00AF03AD"/>
    <w:rsid w:val="00B02A62"/>
    <w:rsid w:val="00B32428"/>
    <w:rsid w:val="00B42814"/>
    <w:rsid w:val="00B63F75"/>
    <w:rsid w:val="00B80ED3"/>
    <w:rsid w:val="00B83305"/>
    <w:rsid w:val="00B835BC"/>
    <w:rsid w:val="00B928EF"/>
    <w:rsid w:val="00B92BA0"/>
    <w:rsid w:val="00B96BDB"/>
    <w:rsid w:val="00B97DA4"/>
    <w:rsid w:val="00BD56C3"/>
    <w:rsid w:val="00BE5239"/>
    <w:rsid w:val="00C05811"/>
    <w:rsid w:val="00C518B3"/>
    <w:rsid w:val="00C94253"/>
    <w:rsid w:val="00CA4094"/>
    <w:rsid w:val="00CB723C"/>
    <w:rsid w:val="00CF17E0"/>
    <w:rsid w:val="00CF5A89"/>
    <w:rsid w:val="00D422D1"/>
    <w:rsid w:val="00D43DD5"/>
    <w:rsid w:val="00D5482B"/>
    <w:rsid w:val="00D57938"/>
    <w:rsid w:val="00D60242"/>
    <w:rsid w:val="00D75EF8"/>
    <w:rsid w:val="00D76442"/>
    <w:rsid w:val="00DD385B"/>
    <w:rsid w:val="00DD413F"/>
    <w:rsid w:val="00E00C8F"/>
    <w:rsid w:val="00E04266"/>
    <w:rsid w:val="00E26151"/>
    <w:rsid w:val="00E5562C"/>
    <w:rsid w:val="00E56A69"/>
    <w:rsid w:val="00E60E2D"/>
    <w:rsid w:val="00E73495"/>
    <w:rsid w:val="00E759C3"/>
    <w:rsid w:val="00EA22A1"/>
    <w:rsid w:val="00EA579B"/>
    <w:rsid w:val="00ED107C"/>
    <w:rsid w:val="00F0261F"/>
    <w:rsid w:val="00F07368"/>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2</TotalTime>
  <Pages>3</Pages>
  <Words>1417</Words>
  <Characters>8081</Characters>
  <Application>Microsoft Macintosh Word</Application>
  <DocSecurity>0</DocSecurity>
  <Lines>67</Lines>
  <Paragraphs>18</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Dexamethasone-Induced Lipolysis is increased in HFD-Fed Mice</vt:lpstr>
    </vt:vector>
  </TitlesOfParts>
  <LinksUpToDate>false</LinksUpToDate>
  <CharactersWithSpaces>94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11</cp:revision>
  <dcterms:created xsi:type="dcterms:W3CDTF">2016-09-21T15:11:00Z</dcterms:created>
  <dcterms:modified xsi:type="dcterms:W3CDTF">2017-01-28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